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EB4C4" w14:textId="5801CF6E" w:rsidR="002014EA" w:rsidRDefault="002014EA">
      <w:r>
        <w:t>The Data warehouse Toolkit – Guide to Dimensional modelling</w:t>
      </w:r>
    </w:p>
    <w:p w14:paraId="6C856200" w14:textId="07A0594E" w:rsidR="00037804"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proofErr w:type="gramStart"/>
      <w:r>
        <w:t>set</w:t>
      </w:r>
      <w:proofErr w:type="gramEnd"/>
      <w:r>
        <w:t xml:space="preserve"> of adapter and broker components</w:t>
      </w:r>
    </w:p>
    <w:p w14:paraId="30ADEB92" w14:textId="77777777" w:rsidR="003D7EF4" w:rsidRDefault="003D7EF4" w:rsidP="003D7EF4">
      <w:pPr>
        <w:spacing w:after="0"/>
      </w:pPr>
      <w:proofErr w:type="gramStart"/>
      <w:r>
        <w:t>that</w:t>
      </w:r>
      <w:proofErr w:type="gramEnd"/>
      <w:r>
        <w:t xml:space="preserve"> move business transactions, in the form of messages, across the various</w:t>
      </w:r>
    </w:p>
    <w:p w14:paraId="366C376B" w14:textId="1B32FADC" w:rsidR="003D7EF4" w:rsidRDefault="003D7EF4" w:rsidP="003D7EF4">
      <w:pPr>
        <w:spacing w:after="0"/>
      </w:pPr>
      <w:proofErr w:type="gramStart"/>
      <w:r>
        <w:t>systems</w:t>
      </w:r>
      <w:proofErr w:type="gramEnd"/>
      <w:r>
        <w:t xml:space="preserve">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proofErr w:type="gramStart"/>
      <w:r>
        <w:rPr>
          <w:rStyle w:val="fontstyle01"/>
        </w:rPr>
        <w:t>,</w:t>
      </w:r>
      <w:proofErr w:type="gramEnd"/>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r w:rsidRPr="00E143EC">
        <w:rPr>
          <w:rStyle w:val="fontstyle01"/>
        </w:rPr>
        <w:t>Reporting</w:t>
      </w:r>
      <w:proofErr w:type="gramStart"/>
      <w:r w:rsidRPr="00E143EC">
        <w:rPr>
          <w:rStyle w:val="fontstyle01"/>
        </w:rPr>
        <w:t>,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 xml:space="preserve">Data has to be accurate, relevant, and complete. But most importantly, it has to be timely. Timely data ensures better-informed decisions.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proofErr w:type="gramStart"/>
      <w:r w:rsidRPr="00AC750B">
        <w:rPr>
          <w:rFonts w:ascii="ArialMT" w:hAnsi="ArialMT"/>
          <w:color w:val="000000"/>
        </w:rPr>
        <w:t>,</w:t>
      </w:r>
      <w:proofErr w:type="gramEnd"/>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p>
    <w:p w14:paraId="4E250501" w14:textId="6C4BDDCC" w:rsidR="006002FA" w:rsidRDefault="006002FA" w:rsidP="006002FA">
      <w:pPr>
        <w:spacing w:after="0"/>
      </w:pPr>
      <w:r>
        <w:t>Scripts -However, they pose many challenges such a drain on</w:t>
      </w:r>
    </w:p>
    <w:p w14:paraId="7D3DDB77" w14:textId="73909F52" w:rsidR="006002FA" w:rsidRDefault="006002FA" w:rsidP="006002FA">
      <w:pPr>
        <w:spacing w:after="0"/>
      </w:pPr>
      <w:r>
        <w:t>Developer resource time and effort, in addition to administrative challenges such as manageability,</w:t>
      </w:r>
    </w:p>
    <w:p w14:paraId="28BBC413" w14:textId="57E5F57C" w:rsidR="006002FA" w:rsidRDefault="006002FA" w:rsidP="006002FA">
      <w:pPr>
        <w:spacing w:after="0"/>
      </w:pPr>
      <w:r>
        <w:t>Documentation, and SLA compliance</w:t>
      </w:r>
    </w:p>
    <w:p w14:paraId="560D7A3A" w14:textId="77777777" w:rsidR="00E9650C" w:rsidRDefault="00E9650C" w:rsidP="006002FA">
      <w:pPr>
        <w:spacing w:after="0"/>
      </w:pPr>
    </w:p>
    <w:p w14:paraId="5E16D531" w14:textId="1ECDD8C2"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proofErr w:type="gramStart"/>
      <w:r>
        <w:t>take  batch</w:t>
      </w:r>
      <w:proofErr w:type="gramEnd"/>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Default="00253A55" w:rsidP="006002FA">
      <w:pPr>
        <w:spacing w:after="0"/>
      </w:pPr>
      <w:r>
        <w:t>Check more about web services and soap.</w:t>
      </w:r>
    </w:p>
    <w:p w14:paraId="035CBEB5" w14:textId="5F2E3480" w:rsidR="00A15AD8" w:rsidRDefault="00A15AD8" w:rsidP="006002FA">
      <w:pPr>
        <w:spacing w:after="0"/>
      </w:pPr>
      <w:r>
        <w:t>To expand further –EIA evolution from traditional messaging system to Apache Kafka, which supports also storage and transformations.</w:t>
      </w:r>
    </w:p>
    <w:p w14:paraId="4268AEDD" w14:textId="77777777" w:rsidR="00C35065" w:rsidRDefault="00C35065" w:rsidP="006002FA">
      <w:pPr>
        <w:spacing w:after="0"/>
      </w:pPr>
    </w:p>
    <w:p w14:paraId="5AC73CE2" w14:textId="77777777" w:rsidR="00C35065" w:rsidRDefault="00C35065" w:rsidP="006002FA">
      <w:pPr>
        <w:spacing w:after="0"/>
      </w:pPr>
      <w:r>
        <w:t xml:space="preserve">Most popular message brokers: </w:t>
      </w:r>
    </w:p>
    <w:p w14:paraId="450926C8" w14:textId="2877897D" w:rsidR="00C35065" w:rsidRDefault="00C35065" w:rsidP="006002FA">
      <w:pPr>
        <w:spacing w:after="0"/>
      </w:pPr>
      <w:proofErr w:type="spellStart"/>
      <w:r w:rsidRPr="00C35065">
        <w:t>ActiveMQ</w:t>
      </w:r>
      <w:proofErr w:type="spellEnd"/>
      <w:r w:rsidRPr="00C35065">
        <w:t xml:space="preserve">, Apache Kafka, or </w:t>
      </w:r>
      <w:proofErr w:type="spellStart"/>
      <w:r w:rsidRPr="00C35065">
        <w:t>RabbitMQ</w:t>
      </w:r>
      <w:proofErr w:type="spellEnd"/>
    </w:p>
    <w:p w14:paraId="0CE23CA8" w14:textId="77777777" w:rsidR="00C35065" w:rsidRDefault="00C35065" w:rsidP="006002FA">
      <w:pPr>
        <w:spacing w:after="0"/>
      </w:pPr>
    </w:p>
    <w:p w14:paraId="6F7A8848" w14:textId="4ACB1C8E" w:rsidR="00E93FC3" w:rsidRDefault="00E93FC3" w:rsidP="006002FA">
      <w:pPr>
        <w:spacing w:after="0"/>
      </w:pPr>
      <w:r>
        <w:t>Paper-22</w:t>
      </w:r>
    </w:p>
    <w:p w14:paraId="5E3DAE01" w14:textId="0B777FC2" w:rsidR="00C35065" w:rsidRDefault="00E93FC3" w:rsidP="006002FA">
      <w:pPr>
        <w:spacing w:after="0"/>
      </w:pPr>
      <w:r>
        <w:t xml:space="preserve">EIA emerged in the mid-1990s – started as point to point connection but as the number of applications was growing, and the data transformation needs were more </w:t>
      </w:r>
      <w:proofErr w:type="gramStart"/>
      <w:r>
        <w:t>complicated ,</w:t>
      </w:r>
      <w:proofErr w:type="gramEnd"/>
      <w:r>
        <w:t xml:space="preserve"> the </w:t>
      </w:r>
      <w:r w:rsidRPr="00E93FC3">
        <w:t>Message-Oriented Middleware</w:t>
      </w:r>
      <w:r>
        <w:t xml:space="preserve"> concept was introduced (MOM). </w:t>
      </w:r>
    </w:p>
    <w:p w14:paraId="026CDD0B" w14:textId="08C5A4D7" w:rsidR="00E93FC3" w:rsidRDefault="00E93FC3" w:rsidP="00E93FC3">
      <w:pPr>
        <w:spacing w:after="0"/>
      </w:pPr>
      <w:r>
        <w:lastRenderedPageBreak/>
        <w:t xml:space="preserve">MOM provides asynchronous </w:t>
      </w:r>
      <w:proofErr w:type="gramStart"/>
      <w:r>
        <w:t>and  loosely</w:t>
      </w:r>
      <w:proofErr w:type="gramEnd"/>
      <w:r>
        <w:t xml:space="preserve">-coupled  </w:t>
      </w:r>
      <w:r>
        <w:t xml:space="preserve">communications.  </w:t>
      </w:r>
      <w:r>
        <w:t xml:space="preserve">It </w:t>
      </w:r>
      <w:proofErr w:type="gramStart"/>
      <w:r>
        <w:t>supports  both</w:t>
      </w:r>
      <w:proofErr w:type="gramEnd"/>
      <w:r>
        <w:t xml:space="preserve">  queue  and  topic  </w:t>
      </w:r>
      <w:r>
        <w:t>(publish/subscribe)  model  of  messaging.</w:t>
      </w:r>
    </w:p>
    <w:p w14:paraId="711450D2" w14:textId="7640A15F" w:rsidR="0062778D" w:rsidRDefault="00E93FC3" w:rsidP="00E93FC3">
      <w:pPr>
        <w:spacing w:after="0"/>
      </w:pPr>
      <w:r>
        <w:t xml:space="preserve">Pub-sub </w:t>
      </w:r>
      <w:proofErr w:type="gramStart"/>
      <w:r>
        <w:t>model :</w:t>
      </w:r>
      <w:proofErr w:type="gramEnd"/>
      <w:r>
        <w:t xml:space="preserve"> one to many, many to one , many to many </w:t>
      </w:r>
      <w:r w:rsidR="0062778D">
        <w:t xml:space="preserve">communications. </w:t>
      </w:r>
    </w:p>
    <w:p w14:paraId="21517E62" w14:textId="46DCE5F6" w:rsidR="00E93FC3" w:rsidRDefault="0062778D" w:rsidP="00E93FC3">
      <w:pPr>
        <w:spacing w:after="0"/>
      </w:pPr>
      <w:r>
        <w:t xml:space="preserve">Drawback – publishers and subscribers the still have to run on the MOM infrastructure to communicate. </w:t>
      </w:r>
    </w:p>
    <w:p w14:paraId="2350EE22" w14:textId="238A16B8" w:rsidR="00371566" w:rsidRDefault="0062778D" w:rsidP="00371566">
      <w:r>
        <w:t xml:space="preserve">Web services is a promising technology to achieve interoperation of heterogeneous environments but traditional WS uses a request response model and a synchronous communication. </w:t>
      </w:r>
      <w:r w:rsidR="00371566">
        <w:t xml:space="preserve">If the server has updated data, the client needs to send all the time new requests to get them. This </w:t>
      </w:r>
      <w:r w:rsidR="00371566" w:rsidRPr="00371566">
        <w:t>wastes much network traffic and definitely increases service response time.</w:t>
      </w:r>
    </w:p>
    <w:p w14:paraId="39CF8749" w14:textId="42C49303" w:rsidR="005B16F7" w:rsidRPr="00371566" w:rsidRDefault="005B16F7" w:rsidP="00371566">
      <w:r>
        <w:t>Solution to combine Web service technology with a pub/sub model that use push technology</w:t>
      </w:r>
    </w:p>
    <w:p w14:paraId="236EFB8A" w14:textId="7701665A" w:rsidR="0062778D" w:rsidRDefault="00825217" w:rsidP="0062778D">
      <w:pPr>
        <w:spacing w:after="0"/>
      </w:pPr>
      <w:r>
        <w:t>Paper 20</w:t>
      </w:r>
    </w:p>
    <w:p w14:paraId="2C41E52B" w14:textId="0B4D3B2C" w:rsidR="00825217" w:rsidRDefault="00C5064C" w:rsidP="0062778D">
      <w:pPr>
        <w:spacing w:after="0"/>
      </w:pPr>
      <w:r>
        <w:t>Business demand today data as fresh as possible</w:t>
      </w:r>
    </w:p>
    <w:p w14:paraId="2CE3BCC9" w14:textId="5AC81ACA" w:rsidR="00C5064C" w:rsidRDefault="00C5064C" w:rsidP="00C5064C">
      <w:pPr>
        <w:spacing w:after="0"/>
      </w:pPr>
      <w:r>
        <w:t>Data warehouses are in use 25 hours a day</w:t>
      </w:r>
    </w:p>
    <w:p w14:paraId="7A4BE468" w14:textId="354A0EF4" w:rsidR="00C5064C" w:rsidRDefault="00C5064C" w:rsidP="00C5064C">
      <w:pPr>
        <w:spacing w:after="0"/>
      </w:pPr>
      <w:r>
        <w:t>L</w:t>
      </w:r>
      <w:r>
        <w:t>atency of data i</w:t>
      </w:r>
      <w:r>
        <w:t xml:space="preserve">ntegration is essential for the </w:t>
      </w:r>
      <w:r>
        <w:t>business value of the data warehouse</w:t>
      </w:r>
    </w:p>
    <w:p w14:paraId="752C6BCC" w14:textId="15A4D72C" w:rsidR="00C5064C" w:rsidRDefault="008B3D5E" w:rsidP="00C5064C">
      <w:pPr>
        <w:spacing w:after="0"/>
      </w:pPr>
      <w:proofErr w:type="gramStart"/>
      <w:r w:rsidRPr="008B3D5E">
        <w:t>he</w:t>
      </w:r>
      <w:proofErr w:type="gramEnd"/>
      <w:r w:rsidRPr="008B3D5E">
        <w:t xml:space="preserve"> capture of data from</w:t>
      </w:r>
      <w:r w:rsidRPr="008B3D5E">
        <w:br/>
        <w:t>sources is either performed through incremental queries that filter based on a timestamp or</w:t>
      </w:r>
      <w:r w:rsidRPr="008B3D5E">
        <w:br/>
        <w:t>flag, or through a Change Data Capture mechanism that detects any changes as it is</w:t>
      </w:r>
      <w:r w:rsidRPr="008B3D5E">
        <w:br/>
        <w:t>happening. Architectures are further distinguished between pull and push operation, where a</w:t>
      </w:r>
      <w:r w:rsidRPr="008B3D5E">
        <w:br/>
        <w:t>pull operation polls in fixed intervals for new data, while in a push operation data is loaded</w:t>
      </w:r>
      <w:r w:rsidRPr="008B3D5E">
        <w:br/>
        <w:t>into the target once a change appears.</w:t>
      </w:r>
    </w:p>
    <w:p w14:paraId="6FDF6389" w14:textId="77777777" w:rsidR="008B3D5E" w:rsidRDefault="008B3D5E" w:rsidP="00C5064C">
      <w:pPr>
        <w:spacing w:after="0"/>
      </w:pPr>
    </w:p>
    <w:p w14:paraId="67FA7395" w14:textId="25A97B1E" w:rsidR="008B3D5E" w:rsidRDefault="008B3D5E" w:rsidP="00C5064C">
      <w:pPr>
        <w:spacing w:after="0"/>
      </w:pPr>
      <w:r>
        <w:t xml:space="preserve">Check the table for a classification of </w:t>
      </w:r>
      <w:proofErr w:type="spellStart"/>
      <w:r>
        <w:t>etl</w:t>
      </w:r>
      <w:proofErr w:type="spellEnd"/>
      <w:r>
        <w:t xml:space="preserve"> techniques</w:t>
      </w:r>
    </w:p>
    <w:p w14:paraId="1458971A" w14:textId="1D2389BE" w:rsidR="008B3D5E" w:rsidRDefault="008B3D5E" w:rsidP="00C5064C">
      <w:pPr>
        <w:spacing w:after="0"/>
      </w:pPr>
      <w:r>
        <w:t>Batch and Mini Batch, full or incremental load based on timestamps</w:t>
      </w:r>
    </w:p>
    <w:p w14:paraId="4D2EF2C0" w14:textId="4B022980" w:rsidR="008B3D5E" w:rsidRDefault="008B3D5E" w:rsidP="00C5064C">
      <w:pPr>
        <w:spacing w:after="0"/>
      </w:pPr>
      <w:r>
        <w:t>Mini Batch / CDC –pull</w:t>
      </w:r>
    </w:p>
    <w:p w14:paraId="6A85E336" w14:textId="2DDE2E94" w:rsidR="008B3D5E" w:rsidRDefault="008B3D5E" w:rsidP="00C5064C">
      <w:pPr>
        <w:spacing w:after="0"/>
      </w:pPr>
      <w:r>
        <w:t xml:space="preserve">Real Time </w:t>
      </w:r>
      <w:r w:rsidRPr="008B3D5E">
        <w:t>/</w:t>
      </w:r>
      <w:r>
        <w:t>CDC –push</w:t>
      </w:r>
    </w:p>
    <w:p w14:paraId="63ADE273" w14:textId="681AFD2D" w:rsidR="008B3D5E" w:rsidRDefault="008B3D5E" w:rsidP="00C5064C">
      <w:pPr>
        <w:spacing w:after="0"/>
      </w:pPr>
      <w:r>
        <w:t>Oracle Golden Gate is using CDC as follows. It searched the transaction logs of the database and stage the changes in some files outside of the database</w:t>
      </w:r>
      <w:r w:rsidR="0086146E">
        <w:t xml:space="preserve"> and then to a staging database</w:t>
      </w:r>
    </w:p>
    <w:p w14:paraId="6E6F987D" w14:textId="281C0FA2" w:rsidR="0086146E" w:rsidRDefault="0086146E" w:rsidP="00C5064C">
      <w:pPr>
        <w:spacing w:after="0"/>
      </w:pPr>
      <w:r>
        <w:t>There is a version of triggered CDC for medium loads</w:t>
      </w:r>
    </w:p>
    <w:p w14:paraId="1264EC6A" w14:textId="36708D02" w:rsidR="009C7872" w:rsidRDefault="009C7872" w:rsidP="00C5064C">
      <w:pPr>
        <w:spacing w:after="0"/>
      </w:pPr>
      <w:r>
        <w:t xml:space="preserve">Then the changed records are moved to the target databases by using a publish subscribe system </w:t>
      </w:r>
    </w:p>
    <w:p w14:paraId="044E70C2" w14:textId="77777777" w:rsidR="00964E56" w:rsidRDefault="00964E56" w:rsidP="00C5064C">
      <w:pPr>
        <w:spacing w:after="0"/>
      </w:pPr>
    </w:p>
    <w:p w14:paraId="504884F0" w14:textId="0920C973" w:rsidR="00964E56" w:rsidRPr="00E143EC" w:rsidRDefault="00964E56" w:rsidP="00C5064C">
      <w:pPr>
        <w:spacing w:after="0"/>
      </w:pPr>
      <w:r>
        <w:t xml:space="preserve">I need to find out difference between </w:t>
      </w:r>
      <w:proofErr w:type="gramStart"/>
      <w:r>
        <w:t>SOA/</w:t>
      </w:r>
      <w:proofErr w:type="gramEnd"/>
      <w:r>
        <w:t xml:space="preserve"> SOAP and </w:t>
      </w:r>
      <w:proofErr w:type="spellStart"/>
      <w:r>
        <w:t>kafka</w:t>
      </w:r>
      <w:proofErr w:type="spellEnd"/>
      <w:r>
        <w:t xml:space="preserve"> architecture</w:t>
      </w:r>
      <w:bookmarkStart w:id="0" w:name="_GoBack"/>
      <w:bookmarkEnd w:id="0"/>
    </w:p>
    <w:sectPr w:rsidR="00964E56" w:rsidRPr="00E143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9F"/>
    <w:rsid w:val="00007247"/>
    <w:rsid w:val="0007609C"/>
    <w:rsid w:val="0008121D"/>
    <w:rsid w:val="0009100D"/>
    <w:rsid w:val="001B0813"/>
    <w:rsid w:val="001E06AD"/>
    <w:rsid w:val="002014EA"/>
    <w:rsid w:val="00224E51"/>
    <w:rsid w:val="00232B74"/>
    <w:rsid w:val="00232C8F"/>
    <w:rsid w:val="0024012E"/>
    <w:rsid w:val="00253A55"/>
    <w:rsid w:val="002555E6"/>
    <w:rsid w:val="002C622B"/>
    <w:rsid w:val="002E7F2C"/>
    <w:rsid w:val="00300B1F"/>
    <w:rsid w:val="00325F51"/>
    <w:rsid w:val="00327121"/>
    <w:rsid w:val="00335C59"/>
    <w:rsid w:val="003376C8"/>
    <w:rsid w:val="00371566"/>
    <w:rsid w:val="003A2BA4"/>
    <w:rsid w:val="003C4391"/>
    <w:rsid w:val="003D7EF4"/>
    <w:rsid w:val="003F4775"/>
    <w:rsid w:val="0040152C"/>
    <w:rsid w:val="00437F00"/>
    <w:rsid w:val="0044301D"/>
    <w:rsid w:val="004D3A6A"/>
    <w:rsid w:val="00534942"/>
    <w:rsid w:val="0055238F"/>
    <w:rsid w:val="00561968"/>
    <w:rsid w:val="00584EA4"/>
    <w:rsid w:val="00593780"/>
    <w:rsid w:val="005B16F7"/>
    <w:rsid w:val="005D2844"/>
    <w:rsid w:val="006002FA"/>
    <w:rsid w:val="0062778D"/>
    <w:rsid w:val="0063516E"/>
    <w:rsid w:val="00637FCA"/>
    <w:rsid w:val="0069450C"/>
    <w:rsid w:val="006A4D37"/>
    <w:rsid w:val="007918E1"/>
    <w:rsid w:val="007B0DB5"/>
    <w:rsid w:val="007D736E"/>
    <w:rsid w:val="008132B5"/>
    <w:rsid w:val="00825217"/>
    <w:rsid w:val="0086146E"/>
    <w:rsid w:val="00886903"/>
    <w:rsid w:val="008938BC"/>
    <w:rsid w:val="008A69CF"/>
    <w:rsid w:val="008B3D5E"/>
    <w:rsid w:val="00927735"/>
    <w:rsid w:val="00961CF9"/>
    <w:rsid w:val="00963760"/>
    <w:rsid w:val="00964E56"/>
    <w:rsid w:val="00970879"/>
    <w:rsid w:val="0097319A"/>
    <w:rsid w:val="009C65A7"/>
    <w:rsid w:val="009C7872"/>
    <w:rsid w:val="009E60C4"/>
    <w:rsid w:val="009E6D9F"/>
    <w:rsid w:val="009F270F"/>
    <w:rsid w:val="00A15AD8"/>
    <w:rsid w:val="00A32BFA"/>
    <w:rsid w:val="00AC750B"/>
    <w:rsid w:val="00AD2517"/>
    <w:rsid w:val="00AD5B7C"/>
    <w:rsid w:val="00B05268"/>
    <w:rsid w:val="00B5639A"/>
    <w:rsid w:val="00B62AA4"/>
    <w:rsid w:val="00BB4B55"/>
    <w:rsid w:val="00BE6D81"/>
    <w:rsid w:val="00C012C5"/>
    <w:rsid w:val="00C03C64"/>
    <w:rsid w:val="00C0633F"/>
    <w:rsid w:val="00C35065"/>
    <w:rsid w:val="00C405A7"/>
    <w:rsid w:val="00C5064C"/>
    <w:rsid w:val="00C611FB"/>
    <w:rsid w:val="00C64EC9"/>
    <w:rsid w:val="00CA4018"/>
    <w:rsid w:val="00CA6570"/>
    <w:rsid w:val="00CC0C7D"/>
    <w:rsid w:val="00D66ED3"/>
    <w:rsid w:val="00DA037B"/>
    <w:rsid w:val="00E143EC"/>
    <w:rsid w:val="00E93FC3"/>
    <w:rsid w:val="00E9650C"/>
    <w:rsid w:val="00EC1043"/>
    <w:rsid w:val="00ED5B04"/>
    <w:rsid w:val="00EE562F"/>
    <w:rsid w:val="00EE6B2B"/>
    <w:rsid w:val="00F0650C"/>
    <w:rsid w:val="00F51617"/>
    <w:rsid w:val="00F660E9"/>
    <w:rsid w:val="00F805FB"/>
    <w:rsid w:val="00F8290C"/>
    <w:rsid w:val="00FD1F1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D02D5D41-38F6-4E11-8459-C51FEFB3F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545508">
      <w:bodyDiv w:val="1"/>
      <w:marLeft w:val="0"/>
      <w:marRight w:val="0"/>
      <w:marTop w:val="0"/>
      <w:marBottom w:val="0"/>
      <w:divBdr>
        <w:top w:val="none" w:sz="0" w:space="0" w:color="auto"/>
        <w:left w:val="none" w:sz="0" w:space="0" w:color="auto"/>
        <w:bottom w:val="none" w:sz="0" w:space="0" w:color="auto"/>
        <w:right w:val="none" w:sz="0" w:space="0" w:color="auto"/>
      </w:divBdr>
      <w:divsChild>
        <w:div w:id="604534522">
          <w:marLeft w:val="0"/>
          <w:marRight w:val="0"/>
          <w:marTop w:val="0"/>
          <w:marBottom w:val="0"/>
          <w:divBdr>
            <w:top w:val="none" w:sz="0" w:space="0" w:color="auto"/>
            <w:left w:val="none" w:sz="0" w:space="0" w:color="auto"/>
            <w:bottom w:val="none" w:sz="0" w:space="0" w:color="auto"/>
            <w:right w:val="none" w:sz="0" w:space="0" w:color="auto"/>
          </w:divBdr>
        </w:div>
        <w:div w:id="20706873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2</TotalTime>
  <Pages>6</Pages>
  <Words>2122</Words>
  <Characters>12101</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moumtzis</cp:lastModifiedBy>
  <cp:revision>77</cp:revision>
  <dcterms:created xsi:type="dcterms:W3CDTF">2018-11-01T12:41:00Z</dcterms:created>
  <dcterms:modified xsi:type="dcterms:W3CDTF">2018-11-22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